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F01F4" w14:textId="77777777" w:rsidR="00EF75C7" w:rsidRDefault="00E5046B" w:rsidP="00E5046B">
      <w:pPr>
        <w:pStyle w:val="NormalWeb"/>
        <w:spacing w:before="0" w:beforeAutospacing="0" w:after="0" w:afterAutospacing="0"/>
      </w:pPr>
      <w:commentRangeStart w:id="0"/>
      <w:r>
        <w:t>CEE 6410 Project: Literature Review</w:t>
      </w:r>
      <w:commentRangeEnd w:id="0"/>
      <w:r w:rsidR="0029110D">
        <w:rPr>
          <w:rStyle w:val="CommentReference"/>
          <w:rFonts w:eastAsiaTheme="minorHAnsi"/>
        </w:rPr>
        <w:commentReference w:id="0"/>
      </w:r>
    </w:p>
    <w:p w14:paraId="267AD9B0" w14:textId="77777777" w:rsidR="00EF75C7" w:rsidRDefault="00EF75C7" w:rsidP="00E5046B">
      <w:pPr>
        <w:pStyle w:val="NormalWeb"/>
        <w:spacing w:before="0" w:beforeAutospacing="0" w:after="0" w:afterAutospacing="0"/>
      </w:pPr>
      <w:r>
        <w:t>Author: Greg Goodrum</w:t>
      </w:r>
    </w:p>
    <w:p w14:paraId="51FE0BEE" w14:textId="77777777" w:rsidR="00EF75C7" w:rsidRDefault="00EF75C7" w:rsidP="00E5046B">
      <w:pPr>
        <w:pStyle w:val="NormalWeb"/>
        <w:spacing w:before="0" w:beforeAutospacing="0" w:after="0" w:afterAutospacing="0"/>
      </w:pPr>
      <w:r>
        <w:t>Date: 09/</w:t>
      </w:r>
      <w:r w:rsidR="00B565F1">
        <w:t>22</w:t>
      </w:r>
      <w:r>
        <w:t>/2020</w:t>
      </w:r>
    </w:p>
    <w:p w14:paraId="1A1C7EE2" w14:textId="77777777" w:rsidR="00E5046B" w:rsidRDefault="00E5046B" w:rsidP="00E5046B">
      <w:pPr>
        <w:pStyle w:val="NormalWeb"/>
        <w:spacing w:before="0" w:beforeAutospacing="0" w:after="0" w:afterAutospacing="0"/>
      </w:pPr>
    </w:p>
    <w:p w14:paraId="523C5A46" w14:textId="77777777" w:rsidR="00E5046B" w:rsidRDefault="00E5046B" w:rsidP="00E5046B">
      <w:pPr>
        <w:spacing w:after="0"/>
      </w:pPr>
      <w:r w:rsidRPr="00E5046B">
        <w:t>Submit a list of relevant literature you have read related to your semester course project in WORD format. Briefly describe the prior work that has been done and the gap your model/work will fill.</w:t>
      </w:r>
    </w:p>
    <w:p w14:paraId="706015C7" w14:textId="77777777" w:rsidR="00E5046B" w:rsidRDefault="00E5046B" w:rsidP="00E5046B">
      <w:pPr>
        <w:spacing w:after="0"/>
      </w:pPr>
    </w:p>
    <w:p w14:paraId="31307824" w14:textId="77777777" w:rsidR="00E5046B" w:rsidRPr="00E5046B" w:rsidRDefault="00E5046B" w:rsidP="00E5046B">
      <w:pPr>
        <w:spacing w:after="0"/>
        <w:rPr>
          <w:b/>
        </w:rPr>
      </w:pPr>
      <w:r w:rsidRPr="00E5046B">
        <w:rPr>
          <w:b/>
        </w:rPr>
        <w:t>Abstract</w:t>
      </w:r>
    </w:p>
    <w:p w14:paraId="2B7DD8DE" w14:textId="77777777" w:rsidR="005E42FA" w:rsidRDefault="00E5046B" w:rsidP="00E5046B">
      <w:pPr>
        <w:spacing w:after="0"/>
        <w:ind w:firstLine="720"/>
      </w:pPr>
      <w:r w:rsidRPr="00E5046B">
        <w:t xml:space="preserve">My objective is to develop a </w:t>
      </w:r>
      <w:commentRangeStart w:id="2"/>
      <w:r w:rsidRPr="00E5046B">
        <w:t>dual</w:t>
      </w:r>
      <w:commentRangeEnd w:id="2"/>
      <w:r w:rsidR="0029110D">
        <w:rPr>
          <w:rStyle w:val="CommentReference"/>
        </w:rPr>
        <w:commentReference w:id="2"/>
      </w:r>
      <w:r w:rsidRPr="00E5046B">
        <w:t xml:space="preserve"> optimization model for the Bear River watershed that identify instream barrier assemblages that maximize connected aquatic habitat and minimize water scarcity. </w:t>
      </w:r>
      <w:r w:rsidR="0090090E">
        <w:t>Instream barriers</w:t>
      </w:r>
      <w:r w:rsidR="005D345A">
        <w:t xml:space="preserve"> alter natural stream conditions </w:t>
      </w:r>
      <w:r w:rsidR="005D345A">
        <w:fldChar w:fldCharType="begin" w:fldLock="1"/>
      </w:r>
      <w:r w:rsidR="00143381">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5D345A">
        <w:fldChar w:fldCharType="separate"/>
      </w:r>
      <w:r w:rsidR="00143381" w:rsidRPr="00143381">
        <w:rPr>
          <w:noProof/>
        </w:rPr>
        <w:t>(O’Hanley, 2011)</w:t>
      </w:r>
      <w:r w:rsidR="005D345A">
        <w:fldChar w:fldCharType="end"/>
      </w:r>
      <w:r w:rsidR="00143381">
        <w:t xml:space="preserve">, fragment aquatic habitat </w:t>
      </w:r>
      <w:r w:rsidR="00143381">
        <w:fldChar w:fldCharType="begin" w:fldLock="1"/>
      </w:r>
      <w:r w:rsidR="00143381">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143381">
        <w:fldChar w:fldCharType="separate"/>
      </w:r>
      <w:r w:rsidR="00143381" w:rsidRPr="00143381">
        <w:rPr>
          <w:noProof/>
        </w:rPr>
        <w:t xml:space="preserve">(King </w:t>
      </w:r>
      <w:r w:rsidR="00143381" w:rsidRPr="00143381">
        <w:rPr>
          <w:i/>
          <w:noProof/>
        </w:rPr>
        <w:t>et al.</w:t>
      </w:r>
      <w:r w:rsidR="00143381" w:rsidRPr="00143381">
        <w:rPr>
          <w:noProof/>
        </w:rPr>
        <w:t>, 2017)</w:t>
      </w:r>
      <w:r w:rsidR="00143381">
        <w:fldChar w:fldCharType="end"/>
      </w:r>
      <w:r w:rsidR="00143381">
        <w:t xml:space="preserve">, and limit the distribution, abundance, and persistence of native freshwater fishes </w:t>
      </w:r>
      <w:r w:rsidR="00143381">
        <w:fldChar w:fldCharType="begin" w:fldLock="1"/>
      </w:r>
      <w:r w:rsidR="009860EB">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143381">
        <w:fldChar w:fldCharType="separate"/>
      </w:r>
      <w:r w:rsidR="00143381" w:rsidRPr="00143381">
        <w:rPr>
          <w:noProof/>
        </w:rPr>
        <w:t xml:space="preserve">(Bourne </w:t>
      </w:r>
      <w:r w:rsidR="00143381" w:rsidRPr="00143381">
        <w:rPr>
          <w:i/>
          <w:noProof/>
        </w:rPr>
        <w:t>et al.</w:t>
      </w:r>
      <w:r w:rsidR="00143381" w:rsidRPr="00143381">
        <w:rPr>
          <w:noProof/>
        </w:rPr>
        <w:t>, 2011)</w:t>
      </w:r>
      <w:r w:rsidR="00143381">
        <w:fldChar w:fldCharType="end"/>
      </w:r>
      <w:r w:rsidR="00143381">
        <w:t xml:space="preserve">. </w:t>
      </w:r>
      <w:r w:rsidR="004D05FB">
        <w:t>Barriers also provide human benefits such as water storage, hydropower, flood control, and transportation</w:t>
      </w:r>
      <w:r w:rsidR="009860EB">
        <w:t xml:space="preserve">. Optimization models that include both human and ecological objectives can identify paths to protect and restore habitat connectivity while maintaining human water demands </w:t>
      </w:r>
      <w:r w:rsidR="009860EB">
        <w:fldChar w:fldCharType="begin" w:fldLock="1"/>
      </w:r>
      <w:r w:rsidR="00062598">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9860EB">
        <w:fldChar w:fldCharType="separate"/>
      </w:r>
      <w:r w:rsidR="009860EB" w:rsidRPr="009860EB">
        <w:rPr>
          <w:noProof/>
        </w:rPr>
        <w:t xml:space="preserve">(Null </w:t>
      </w:r>
      <w:r w:rsidR="009860EB" w:rsidRPr="009860EB">
        <w:rPr>
          <w:i/>
          <w:noProof/>
        </w:rPr>
        <w:t>et al.</w:t>
      </w:r>
      <w:r w:rsidR="009860EB" w:rsidRPr="009860EB">
        <w:rPr>
          <w:noProof/>
        </w:rPr>
        <w:t>, 2014)</w:t>
      </w:r>
      <w:r w:rsidR="009860EB">
        <w:fldChar w:fldCharType="end"/>
      </w:r>
      <w:r w:rsidR="009860EB">
        <w:t>.</w:t>
      </w:r>
      <w:r w:rsidR="0034141E">
        <w:t xml:space="preserve"> </w:t>
      </w:r>
      <w:r w:rsidR="00062598">
        <w:t xml:space="preserve">Previous studies have included aquatic habitat and economic water supply objectives in optimization models, but often rely on simplistic, ecologically irrelevant habitat models and only consider large dams for removal </w:t>
      </w:r>
      <w:r w:rsidR="00062598">
        <w:fldChar w:fldCharType="begin" w:fldLock="1"/>
      </w:r>
      <w:r w:rsidR="0033416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 Null &lt;i&gt;et al.&lt;/i&gt;, 2014)","plainTextFormattedCitation":"(Kuby et al., 2005; Neeson et al., 2015; Null et al., 2014)","previouslyFormattedCitation":"(Kuby &lt;i&gt;et al.&lt;/i&gt;, 2005; Neeson &lt;i&gt;et al.&lt;/i&gt;, 2015; Null &lt;i&gt;et al.&lt;/i&gt;, 2014)"},"properties":{"noteIndex":0},"schema":"https://github.com/citation-style-language/schema/raw/master/csl-citation.json"}</w:instrText>
      </w:r>
      <w:r w:rsidR="00062598">
        <w:fldChar w:fldCharType="separate"/>
      </w:r>
      <w:r w:rsidR="00062598" w:rsidRPr="00062598">
        <w:rPr>
          <w:noProof/>
        </w:rPr>
        <w:t xml:space="preserve">(Kuby </w:t>
      </w:r>
      <w:r w:rsidR="00062598" w:rsidRPr="00062598">
        <w:rPr>
          <w:i/>
          <w:noProof/>
        </w:rPr>
        <w:t>et al.</w:t>
      </w:r>
      <w:r w:rsidR="00062598" w:rsidRPr="00062598">
        <w:rPr>
          <w:noProof/>
        </w:rPr>
        <w:t xml:space="preserve">, 2005; Neeson </w:t>
      </w:r>
      <w:r w:rsidR="00062598" w:rsidRPr="00062598">
        <w:rPr>
          <w:i/>
          <w:noProof/>
        </w:rPr>
        <w:t>et al.</w:t>
      </w:r>
      <w:r w:rsidR="00062598" w:rsidRPr="00062598">
        <w:rPr>
          <w:noProof/>
        </w:rPr>
        <w:t xml:space="preserve">, 2015; Null </w:t>
      </w:r>
      <w:r w:rsidR="00062598" w:rsidRPr="00062598">
        <w:rPr>
          <w:i/>
          <w:noProof/>
        </w:rPr>
        <w:t>et al.</w:t>
      </w:r>
      <w:r w:rsidR="00062598" w:rsidRPr="00062598">
        <w:rPr>
          <w:noProof/>
        </w:rPr>
        <w:t>, 2014)</w:t>
      </w:r>
      <w:r w:rsidR="00062598">
        <w:fldChar w:fldCharType="end"/>
      </w:r>
      <w:r w:rsidR="00062598">
        <w:t>.</w:t>
      </w:r>
      <w:r w:rsidR="0033416F">
        <w:t xml:space="preserve"> </w:t>
      </w:r>
      <w:r w:rsidR="0033416F">
        <w:fldChar w:fldCharType="begin" w:fldLock="1"/>
      </w:r>
      <w:r w:rsidR="005E42F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33416F">
        <w:fldChar w:fldCharType="separate"/>
      </w:r>
      <w:r w:rsidR="0033416F" w:rsidRPr="0033416F">
        <w:rPr>
          <w:noProof/>
        </w:rPr>
        <w:t xml:space="preserve">Kraft </w:t>
      </w:r>
      <w:r w:rsidR="0033416F" w:rsidRPr="0033416F">
        <w:rPr>
          <w:i/>
          <w:noProof/>
        </w:rPr>
        <w:t>et al.</w:t>
      </w:r>
      <w:r w:rsidR="0033416F" w:rsidRPr="0033416F">
        <w:rPr>
          <w:noProof/>
        </w:rPr>
        <w:t xml:space="preserve"> </w:t>
      </w:r>
      <w:r w:rsidR="0033416F">
        <w:rPr>
          <w:noProof/>
        </w:rPr>
        <w:t>(</w:t>
      </w:r>
      <w:r w:rsidR="0033416F" w:rsidRPr="0033416F">
        <w:rPr>
          <w:noProof/>
        </w:rPr>
        <w:t>2019)</w:t>
      </w:r>
      <w:r w:rsidR="0033416F">
        <w:fldChar w:fldCharType="end"/>
      </w:r>
      <w:r w:rsidR="0033416F">
        <w:t xml:space="preserve"> developed </w:t>
      </w:r>
      <w:r w:rsidR="003B1BB6">
        <w:t xml:space="preserve">a dual-optimization barrier-removal model that maximized connected aquatic habitat and minimized water scarcity in Utah’s Weber River, but based economic objectives on economic loss functions and water demand price elasticities on highly urbanized areas including Ogden and Salt Lake City. </w:t>
      </w:r>
      <w:r w:rsidR="005E42FA">
        <w:fldChar w:fldCharType="begin" w:fldLock="1"/>
      </w:r>
      <w:r w:rsidR="001C1FAD">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rsidR="005E42FA">
        <w:fldChar w:fldCharType="separate"/>
      </w:r>
      <w:r w:rsidR="005E42FA" w:rsidRPr="005E42FA">
        <w:rPr>
          <w:noProof/>
        </w:rPr>
        <w:t xml:space="preserve">Alafifi and Rosenberg </w:t>
      </w:r>
      <w:r w:rsidR="005E42FA">
        <w:rPr>
          <w:noProof/>
        </w:rPr>
        <w:t>(</w:t>
      </w:r>
      <w:r w:rsidR="005E42FA" w:rsidRPr="005E42FA">
        <w:rPr>
          <w:noProof/>
        </w:rPr>
        <w:t>2020)</w:t>
      </w:r>
      <w:r w:rsidR="005E42FA">
        <w:fldChar w:fldCharType="end"/>
      </w:r>
      <w:r w:rsidR="005E42FA">
        <w:t xml:space="preserve"> developed a systems optimization model for allocating water, financial resources, and revegetation efforts in the Lower Bear River watershed, but was not focused on barrier removal.</w:t>
      </w:r>
      <w:r w:rsidR="004C78C0">
        <w:t xml:space="preserve"> Water development is slated to continue in the Bear River basin </w:t>
      </w:r>
      <w:r w:rsidR="004C78C0">
        <w:fldChar w:fldCharType="begin" w:fldLock="1"/>
      </w:r>
      <w:r w:rsidR="004C78C0">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4C78C0">
        <w:fldChar w:fldCharType="separate"/>
      </w:r>
      <w:r w:rsidR="004C78C0" w:rsidRPr="004C78C0">
        <w:rPr>
          <w:noProof/>
        </w:rPr>
        <w:t>(UDWRe, 2019)</w:t>
      </w:r>
      <w:r w:rsidR="004C78C0">
        <w:fldChar w:fldCharType="end"/>
      </w:r>
      <w:r w:rsidR="004C78C0">
        <w:t xml:space="preserve">. My work will help to improve water resources decision making by creating a model that can quantify environmental-economic tradeoffs between suitable habitat connectivity for </w:t>
      </w:r>
      <w:commentRangeStart w:id="3"/>
      <w:r w:rsidR="004C78C0">
        <w:t xml:space="preserve">fish species </w:t>
      </w:r>
      <w:commentRangeEnd w:id="3"/>
      <w:r w:rsidR="0029110D">
        <w:rPr>
          <w:rStyle w:val="CommentReference"/>
        </w:rPr>
        <w:commentReference w:id="3"/>
      </w:r>
      <w:r w:rsidR="004C78C0">
        <w:t>of management concern and competing human water demands in the Bear River. The model solutions will identify promising solutions for barrier development and removal to protect and reconnect quality aquatic habitats while satisfying human water needs.</w:t>
      </w:r>
    </w:p>
    <w:p w14:paraId="15F583AF" w14:textId="77777777" w:rsidR="004C78C0" w:rsidRDefault="003B1BB6" w:rsidP="004C78C0">
      <w:pPr>
        <w:spacing w:after="0"/>
        <w:ind w:firstLine="720"/>
      </w:pPr>
      <w:r>
        <w:t xml:space="preserve"> </w:t>
      </w:r>
    </w:p>
    <w:p w14:paraId="06C98B8C" w14:textId="77777777" w:rsidR="004C78C0" w:rsidRDefault="004C78C0" w:rsidP="004C78C0">
      <w:pPr>
        <w:spacing w:after="0"/>
        <w:ind w:firstLine="720"/>
      </w:pPr>
    </w:p>
    <w:p w14:paraId="7CFB2B75" w14:textId="77777777" w:rsidR="00E5046B" w:rsidRPr="00E5046B" w:rsidRDefault="00E5046B" w:rsidP="00E5046B">
      <w:pPr>
        <w:spacing w:after="0"/>
        <w:rPr>
          <w:b/>
        </w:rPr>
      </w:pPr>
      <w:r w:rsidRPr="00E5046B">
        <w:rPr>
          <w:b/>
        </w:rPr>
        <w:t>References</w:t>
      </w:r>
    </w:p>
    <w:p w14:paraId="4ABF3126" w14:textId="77777777" w:rsidR="004C78C0" w:rsidRPr="004C78C0" w:rsidRDefault="004C78C0" w:rsidP="004C78C0">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Pr="004C78C0">
        <w:rPr>
          <w:noProof/>
        </w:rPr>
        <w:t>Alafifi, A.H. and D.E. Rosenberg, 2020. Systems Modeling to Improve River, Riparian, and Wetland Habitat Quality and Area. Environmental Modelling and Software 126:104643.</w:t>
      </w:r>
    </w:p>
    <w:p w14:paraId="23CD4C35"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Bourne, C.M., D.G. Kehler, Y.F. Wiersma, and D. Cote, 2011. Barriers to Fish Passage and Barriers to Fish Passage Assessments: The Impact of Assessment Methods and Assumptions on Barrier Identification and Quantification of Watershed Connectivity. Aquatic Ecology 45:389–403.</w:t>
      </w:r>
    </w:p>
    <w:p w14:paraId="15F15916"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King, S., J.R. O’Hanley, L.R. Newbold, P.S. Kemp, and M.W. Diebel, 2017. A Toolkit for Optimizing Fish Passage Barrier Mitigation Actions. Journal of Applied Ecology 54:599–611.</w:t>
      </w:r>
    </w:p>
    <w:p w14:paraId="66F34D93"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lastRenderedPageBreak/>
        <w:t>Kraft, M., D.E. Rosenberg, and S.E. Null, 2019. Prioritizing Stream Barrier Removal to Maximize Connected Aquatic Habitat and Minimize Water Scarcity. Journal of the American Water Resources Association 55:382–400.</w:t>
      </w:r>
    </w:p>
    <w:p w14:paraId="1EF3DD2A"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Kuby, M.J., W.F. Fagan, C.S. ReVelle, and W.L. Graf, 2005. A Multiobjective Optimization Model for Dam Removal: An Example Trading off Salmon Passage with Hydropower and Water Storage in the Willamette Basin. Advances in Water Resources 28:845–855.</w:t>
      </w:r>
    </w:p>
    <w:p w14:paraId="0C786928"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Neeson, T.M., M.C. Ferris, M.W. Diebel, P.J. Doran, J.R. O’Hanley, and P.B. McIntyre, 2015. Enhancing Ecosystem Restoration Efficiency through Spatial and Temporal Coordination. Proceedings of the National Academy of Sciences 112:6236–6241.</w:t>
      </w:r>
    </w:p>
    <w:p w14:paraId="0266CF4B"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Null, S.E., J. Medellín-Azuara, A. Escriva-Bou, M. Lent, and J.R. Lund, 2014. Optimizing the Damned: Water Supply Losses and Fish Habitat Gains from Dam Removal in California. Journal of Environmental Management 136:121–131.</w:t>
      </w:r>
    </w:p>
    <w:p w14:paraId="3D2B26B8"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O’Hanley, J.R., 2011. Open Rivers: Barrier Removal Planning and the Restoration of Free-Flowing Rivers. Journal of Environmental Management 92:3112–3120.</w:t>
      </w:r>
    </w:p>
    <w:p w14:paraId="3B793CB5" w14:textId="77777777"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UDWRe, 2019. Bear River Development Report Executive Summary. Salt Lake City, Utah.</w:t>
      </w:r>
    </w:p>
    <w:p w14:paraId="351AD0C2" w14:textId="77777777" w:rsidR="00E5046B" w:rsidRDefault="004C78C0" w:rsidP="00E5046B">
      <w:pPr>
        <w:spacing w:after="0"/>
      </w:pPr>
      <w:r>
        <w:fldChar w:fldCharType="end"/>
      </w:r>
    </w:p>
    <w:p w14:paraId="60C7769F" w14:textId="77777777" w:rsidR="00FB4B04" w:rsidRDefault="00FB4B04" w:rsidP="00E5046B">
      <w:pPr>
        <w:spacing w:after="0"/>
        <w:rPr>
          <w:ins w:id="4" w:author="David Rosenberg" w:date="2020-10-04T17:54:00Z"/>
        </w:rPr>
      </w:pPr>
      <w:ins w:id="5" w:author="David Rosenberg" w:date="2020-10-04T17:54:00Z">
        <w:r>
          <w:t>Additional Bear River References that may be of help.</w:t>
        </w:r>
      </w:ins>
    </w:p>
    <w:p w14:paraId="5F1E8AED" w14:textId="77777777" w:rsidR="00FB4B04" w:rsidRDefault="00FB4B04" w:rsidP="00E5046B">
      <w:pPr>
        <w:spacing w:after="0"/>
        <w:rPr>
          <w:ins w:id="6" w:author="David Rosenberg" w:date="2020-10-04T17:54:00Z"/>
        </w:rPr>
      </w:pPr>
    </w:p>
    <w:p w14:paraId="31C485C8" w14:textId="77777777" w:rsidR="00FB4B04" w:rsidRDefault="00FB4B04" w:rsidP="00E5046B">
      <w:pPr>
        <w:spacing w:after="0"/>
      </w:pPr>
      <w:r>
        <w:fldChar w:fldCharType="begin">
          <w:fldData xml:space="preserve">PEVuZE5vdGU+PENpdGU+PEF1dGhvcj5BYmRhbGxhaDwvQXV0aG9yPjxZZWFyPjIwMTk8L1llYXI+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</w:fldData>
        </w:fldChar>
      </w:r>
      <w:r>
        <w:instrText xml:space="preserve"> ADDIN EN.CITE </w:instrText>
      </w:r>
      <w:r>
        <w:fldChar w:fldCharType="begin">
          <w:fldData xml:space="preserve">PEVuZE5vdGU+PENpdGU+PEF1dGhvcj5BYmRhbGxhaDwvQXV0aG9yPjxZZWFyPjIwMTk8L1llYXI+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</w:fldData>
        </w:fldChar>
      </w:r>
      <w:r>
        <w:instrText xml:space="preserve"> ADDIN EN.CITE.DATA </w:instrText>
      </w:r>
      <w:r>
        <w:fldChar w:fldCharType="end"/>
      </w:r>
      <w:r>
        <w:fldChar w:fldCharType="separate"/>
      </w:r>
      <w:r>
        <w:rPr>
          <w:noProof/>
        </w:rPr>
        <w:t>(Abdallah and Rosenberg, 2019; Alminagorta et al., 2016; BIO-WEST, 2015; Degiorgio et al., 2010; Endter-Wada et al., 2009; JUB Engineers, 2013; Lecina et al., 2011; Mesner and Horsburgh, 2012; Resources, 2000; Resources, 2011; Sehlke and Jacobson, 2005; Toth et al., 2010; Welsh et al., 2013)</w:t>
      </w:r>
      <w:r>
        <w:fldChar w:fldCharType="end"/>
      </w:r>
    </w:p>
    <w:p w14:paraId="5B4D21C5" w14:textId="77777777" w:rsidR="00FB4B04" w:rsidRDefault="00FB4B04" w:rsidP="00E5046B">
      <w:pPr>
        <w:spacing w:after="0"/>
      </w:pPr>
    </w:p>
    <w:p w14:paraId="391573C9" w14:textId="77777777" w:rsidR="00FB4B04" w:rsidRPr="00FB4B04" w:rsidRDefault="00FB4B04" w:rsidP="00FB4B04">
      <w:pPr>
        <w:pStyle w:val="EndNoteBibliography"/>
        <w:spacing w:after="0"/>
        <w:ind w:left="720" w:hanging="720"/>
      </w:pPr>
      <w:r>
        <w:fldChar w:fldCharType="begin"/>
      </w:r>
      <w:r>
        <w:instrText xml:space="preserve"> ADDIN EN.REFLIST </w:instrText>
      </w:r>
      <w:r>
        <w:fldChar w:fldCharType="separate"/>
      </w:r>
      <w:r w:rsidRPr="00FB4B04">
        <w:t xml:space="preserve">Abdallah, A. M., and Rosenberg, D. E. (2019). "A data model to manage data for water resources systems modeling." </w:t>
      </w:r>
      <w:r w:rsidRPr="00FB4B04">
        <w:rPr>
          <w:i/>
        </w:rPr>
        <w:t>Environmental Modelling and Software</w:t>
      </w:r>
      <w:r w:rsidRPr="00FB4B04">
        <w:t xml:space="preserve">, 115, 113-127. </w:t>
      </w:r>
      <w:hyperlink r:id="rId8" w:history="1">
        <w:r w:rsidRPr="00FB4B04">
          <w:rPr>
            <w:rStyle w:val="Hyperlink"/>
          </w:rPr>
          <w:t>https://doi.org/10.1016/j.envsoft.2019.02.005</w:t>
        </w:r>
      </w:hyperlink>
      <w:r w:rsidRPr="00FB4B04">
        <w:t>.</w:t>
      </w:r>
    </w:p>
    <w:p w14:paraId="0707AB1B" w14:textId="77777777" w:rsidR="00FB4B04" w:rsidRPr="00FB4B04" w:rsidRDefault="00FB4B04" w:rsidP="00FB4B04">
      <w:pPr>
        <w:pStyle w:val="EndNoteBibliography"/>
        <w:spacing w:after="0"/>
        <w:ind w:left="720" w:hanging="720"/>
      </w:pPr>
      <w:r w:rsidRPr="00FB4B04">
        <w:t xml:space="preserve">Alminagorta, O., Rosenberg, D. E., and Kettenring, K. M. (2016). "Systems modeling to improve the hydro-ecological performance of diked wetlands." </w:t>
      </w:r>
      <w:r w:rsidRPr="00FB4B04">
        <w:rPr>
          <w:i/>
        </w:rPr>
        <w:t>Water Resources Research</w:t>
      </w:r>
      <w:r w:rsidRPr="00FB4B04">
        <w:t xml:space="preserve">, 52(9), 7070–7085. </w:t>
      </w:r>
      <w:hyperlink r:id="rId9" w:history="1">
        <w:r w:rsidRPr="00FB4B04">
          <w:rPr>
            <w:rStyle w:val="Hyperlink"/>
          </w:rPr>
          <w:t>http://dx.doi.org/10.1002/2015WR018105</w:t>
        </w:r>
      </w:hyperlink>
      <w:r w:rsidRPr="00FB4B04">
        <w:t>.</w:t>
      </w:r>
    </w:p>
    <w:p w14:paraId="4C3BF06B" w14:textId="77777777" w:rsidR="00FB4B04" w:rsidRPr="00FB4B04" w:rsidRDefault="00FB4B04" w:rsidP="00FB4B04">
      <w:pPr>
        <w:pStyle w:val="EndNoteBibliography"/>
        <w:spacing w:after="0"/>
        <w:ind w:left="720" w:hanging="720"/>
      </w:pPr>
      <w:r w:rsidRPr="00FB4B04">
        <w:t xml:space="preserve">BIO-WEST. (2015). "Background Report: Little Bear and Blacksmith Fork Rivers Environmental Flows." The Nature Conservancy, Logan, Utah. </w:t>
      </w:r>
      <w:hyperlink r:id="rId10" w:history="1">
        <w:r w:rsidRPr="00FB4B04">
          <w:rPr>
            <w:rStyle w:val="Hyperlink"/>
          </w:rPr>
          <w:t>https://drive.google.com/folderview?id=0B7PA7VbaAzr8eWxJM2tFSHJWWkU&amp;usp=sharing</w:t>
        </w:r>
      </w:hyperlink>
      <w:r w:rsidRPr="00FB4B04">
        <w:t>.</w:t>
      </w:r>
    </w:p>
    <w:p w14:paraId="328308E5" w14:textId="77777777" w:rsidR="00FB4B04" w:rsidRPr="00FB4B04" w:rsidRDefault="00FB4B04" w:rsidP="00FB4B04">
      <w:pPr>
        <w:pStyle w:val="EndNoteBibliography"/>
        <w:spacing w:after="0"/>
        <w:ind w:left="720" w:hanging="720"/>
      </w:pPr>
      <w:r w:rsidRPr="00FB4B04">
        <w:t xml:space="preserve">Degiorgio, J., McCarthy, P., Cross, M., Garfin, G., Gori, D., and Tuhy, J. (2010). "Bear River Climate Change Adaptation Workshop Summary." Southwest Climate Change Initiative, Salt Lake City, Utah. </w:t>
      </w:r>
      <w:hyperlink r:id="rId11" w:history="1">
        <w:r w:rsidRPr="00FB4B04">
          <w:rPr>
            <w:rStyle w:val="Hyperlink"/>
          </w:rPr>
          <w:t>http://nmconservation.org/dl/SWCCI-BearRiver-Climate-Adaptation-Wkshp-FINAL-Report-Nov-2010.pdf</w:t>
        </w:r>
      </w:hyperlink>
      <w:r w:rsidRPr="00FB4B04">
        <w:t>.</w:t>
      </w:r>
    </w:p>
    <w:p w14:paraId="67F912BB" w14:textId="77777777" w:rsidR="00FB4B04" w:rsidRPr="00FB4B04" w:rsidRDefault="00FB4B04" w:rsidP="00FB4B04">
      <w:pPr>
        <w:pStyle w:val="EndNoteBibliography"/>
        <w:spacing w:after="0"/>
        <w:ind w:left="720" w:hanging="720"/>
      </w:pPr>
      <w:r w:rsidRPr="00FB4B04">
        <w:t xml:space="preserve">Endter-Wada, J., Selfa, T., and Welsh, L. W. (2009). "Hydrologic Interdependencies and Human Cooperation: The Process of Adapting to Droughts." </w:t>
      </w:r>
      <w:r w:rsidRPr="00FB4B04">
        <w:rPr>
          <w:i/>
        </w:rPr>
        <w:t>Weather, Climate, and Society</w:t>
      </w:r>
      <w:r w:rsidRPr="00FB4B04">
        <w:t xml:space="preserve">, 1(1), 54-70. </w:t>
      </w:r>
      <w:hyperlink r:id="rId12" w:history="1">
        <w:r w:rsidRPr="00FB4B04">
          <w:rPr>
            <w:rStyle w:val="Hyperlink"/>
          </w:rPr>
          <w:t>http://journals.ametsoc.org/doi/abs/10.1175/2009WCAS1009.1</w:t>
        </w:r>
      </w:hyperlink>
      <w:r w:rsidRPr="00FB4B04">
        <w:t>.</w:t>
      </w:r>
    </w:p>
    <w:p w14:paraId="59506C18" w14:textId="77777777" w:rsidR="00FB4B04" w:rsidRPr="00FB4B04" w:rsidRDefault="00FB4B04" w:rsidP="00FB4B04">
      <w:pPr>
        <w:pStyle w:val="EndNoteBibliography"/>
        <w:spacing w:after="0"/>
        <w:ind w:left="720" w:hanging="720"/>
      </w:pPr>
      <w:r w:rsidRPr="00FB4B04">
        <w:t xml:space="preserve">JUB Engineers. (2013). "Cache County Water Master Plan." Cache County, Logan, Utah. </w:t>
      </w:r>
      <w:hyperlink r:id="rId13" w:history="1">
        <w:r w:rsidRPr="00FB4B04">
          <w:rPr>
            <w:rStyle w:val="Hyperlink"/>
          </w:rPr>
          <w:t>https://www.cachecounty.org/water/cache-county-water-master-plan.html</w:t>
        </w:r>
      </w:hyperlink>
      <w:r w:rsidRPr="00FB4B04">
        <w:t>.</w:t>
      </w:r>
    </w:p>
    <w:p w14:paraId="7D4FBE97" w14:textId="77777777" w:rsidR="00FB4B04" w:rsidRPr="00FB4B04" w:rsidRDefault="00FB4B04" w:rsidP="00FB4B04">
      <w:pPr>
        <w:pStyle w:val="EndNoteBibliography"/>
        <w:spacing w:after="0"/>
        <w:ind w:left="720" w:hanging="720"/>
      </w:pPr>
      <w:r w:rsidRPr="00FB4B04">
        <w:t xml:space="preserve">Lecina, S., Neale, C. M. U., Merkley, G. P., and Dos Santos, C. A. C. (2011). "Irrigation evaluation based on performance analysis and water accounting at the Bear River Irrigation Project (U.S.A.)." </w:t>
      </w:r>
      <w:r w:rsidRPr="00FB4B04">
        <w:rPr>
          <w:i/>
        </w:rPr>
        <w:t>Agricultural Water Management</w:t>
      </w:r>
      <w:r w:rsidRPr="00FB4B04">
        <w:t xml:space="preserve">, 98(9), 1349-1363. </w:t>
      </w:r>
      <w:hyperlink r:id="rId14" w:history="1">
        <w:r w:rsidRPr="00FB4B04">
          <w:rPr>
            <w:rStyle w:val="Hyperlink"/>
          </w:rPr>
          <w:t>http://www.sciencedirect.com/science/article/pii/S037837741100076X</w:t>
        </w:r>
      </w:hyperlink>
      <w:r w:rsidRPr="00FB4B04">
        <w:t>.</w:t>
      </w:r>
    </w:p>
    <w:p w14:paraId="774F99F1" w14:textId="77777777" w:rsidR="00FB4B04" w:rsidRPr="00FB4B04" w:rsidRDefault="00FB4B04" w:rsidP="00FB4B04">
      <w:pPr>
        <w:pStyle w:val="EndNoteBibliography"/>
        <w:spacing w:after="0"/>
        <w:ind w:left="720" w:hanging="720"/>
      </w:pPr>
      <w:r w:rsidRPr="00FB4B04">
        <w:lastRenderedPageBreak/>
        <w:t xml:space="preserve">Mesner, N., and Horsburgh, J. S. (2012). "Watershed Description." Utah State University. </w:t>
      </w:r>
      <w:hyperlink r:id="rId15" w:history="1">
        <w:r w:rsidRPr="00FB4B04">
          <w:rPr>
            <w:rStyle w:val="Hyperlink"/>
          </w:rPr>
          <w:t>http://www.bearriverinfo.org</w:t>
        </w:r>
      </w:hyperlink>
      <w:r w:rsidRPr="00FB4B04">
        <w:t>. [Accessed on: Nov. 25, 2012].</w:t>
      </w:r>
    </w:p>
    <w:p w14:paraId="43D1B2C1" w14:textId="77777777" w:rsidR="00FB4B04" w:rsidRPr="00FB4B04" w:rsidRDefault="00FB4B04" w:rsidP="00FB4B04">
      <w:pPr>
        <w:pStyle w:val="EndNoteBibliography"/>
        <w:spacing w:after="0"/>
        <w:ind w:left="720" w:hanging="720"/>
      </w:pPr>
      <w:r w:rsidRPr="00FB4B04">
        <w:t xml:space="preserve">Resources, U. D. o. W. (2000). "Bear River Development." Salt Lake City, UT. </w:t>
      </w:r>
      <w:hyperlink r:id="rId16" w:history="1">
        <w:r w:rsidRPr="00FB4B04">
          <w:rPr>
            <w:rStyle w:val="Hyperlink"/>
          </w:rPr>
          <w:t>http://www.water.utah.gov/brochures/brdev.pdf</w:t>
        </w:r>
      </w:hyperlink>
      <w:r w:rsidRPr="00FB4B04">
        <w:t>.</w:t>
      </w:r>
    </w:p>
    <w:p w14:paraId="5EC367DC" w14:textId="77777777" w:rsidR="00FB4B04" w:rsidRPr="00FB4B04" w:rsidRDefault="00FB4B04" w:rsidP="00FB4B04">
      <w:pPr>
        <w:pStyle w:val="EndNoteBibliography"/>
        <w:spacing w:after="0"/>
        <w:ind w:left="720" w:hanging="720"/>
      </w:pPr>
      <w:r w:rsidRPr="00FB4B04">
        <w:t xml:space="preserve">Resources, U. D. o. W. (2011). "Water-Related Land Use Inventories: Bear River Basin 2009 Inventory." Utah Department of Natural Resources, Salt Lake City, UT. </w:t>
      </w:r>
      <w:hyperlink r:id="rId17" w:history="1">
        <w:r w:rsidRPr="00FB4B04">
          <w:rPr>
            <w:rStyle w:val="Hyperlink"/>
          </w:rPr>
          <w:t>http://www.water.utah.gov/planning/landuse/Bear/Bear%20River%20Basin%202009.pdf</w:t>
        </w:r>
      </w:hyperlink>
      <w:r w:rsidRPr="00FB4B04">
        <w:t>.</w:t>
      </w:r>
    </w:p>
    <w:p w14:paraId="09744349" w14:textId="77777777" w:rsidR="00FB4B04" w:rsidRPr="00FB4B04" w:rsidRDefault="00FB4B04" w:rsidP="00FB4B04">
      <w:pPr>
        <w:pStyle w:val="EndNoteBibliography"/>
        <w:spacing w:after="0"/>
        <w:ind w:left="720" w:hanging="720"/>
      </w:pPr>
      <w:r w:rsidRPr="00FB4B04">
        <w:t xml:space="preserve">Sehlke, G., and Jacobson, J. (2005). "System Dynamics Modeling of Transboundary Systems: The Bear River Basin Model." </w:t>
      </w:r>
      <w:r w:rsidRPr="00FB4B04">
        <w:rPr>
          <w:i/>
        </w:rPr>
        <w:t>Ground Water</w:t>
      </w:r>
      <w:r w:rsidRPr="00FB4B04">
        <w:t xml:space="preserve">, 43(5), 722-730. </w:t>
      </w:r>
      <w:hyperlink r:id="rId18" w:history="1">
        <w:r w:rsidRPr="00FB4B04">
          <w:rPr>
            <w:rStyle w:val="Hyperlink"/>
          </w:rPr>
          <w:t>http://dx.doi.org/10.1111/j.1745-6584.2005.00065.x</w:t>
        </w:r>
      </w:hyperlink>
      <w:r w:rsidRPr="00FB4B04">
        <w:t>.</w:t>
      </w:r>
    </w:p>
    <w:p w14:paraId="4C45EB43" w14:textId="77777777" w:rsidR="00FB4B04" w:rsidRPr="00FB4B04" w:rsidRDefault="00FB4B04" w:rsidP="00FB4B04">
      <w:pPr>
        <w:pStyle w:val="EndNoteBibliography"/>
        <w:spacing w:after="0"/>
        <w:ind w:left="720" w:hanging="720"/>
      </w:pPr>
      <w:r w:rsidRPr="00FB4B04">
        <w:t xml:space="preserve">Toth, R. E., Edwards, T. J., Jr., Perschon, A. L., and White, D. C. (2010). "The Bear River Watershed: Its role in maintaining the Bear River Migratory Bird Refuge." </w:t>
      </w:r>
      <w:r w:rsidRPr="00FB4B04">
        <w:rPr>
          <w:i/>
        </w:rPr>
        <w:t>2010-1</w:t>
      </w:r>
      <w:r w:rsidRPr="00FB4B04">
        <w:t xml:space="preserve">, U.S. Geological Survey, Utah Cooperative Fish and Wildlife Research Unit, Utah State University, Logan, Utah. </w:t>
      </w:r>
      <w:hyperlink r:id="rId19" w:history="1">
        <w:r w:rsidRPr="00FB4B04">
          <w:rPr>
            <w:rStyle w:val="Hyperlink"/>
          </w:rPr>
          <w:t>http://www.cnr.usu.edu/envs/files/uploads/BRMBR_Final_Report_b.pdf</w:t>
        </w:r>
      </w:hyperlink>
      <w:r w:rsidRPr="00FB4B04">
        <w:t>.</w:t>
      </w:r>
    </w:p>
    <w:p w14:paraId="315F3578" w14:textId="77777777" w:rsidR="00FB4B04" w:rsidRPr="00FB4B04" w:rsidRDefault="00FB4B04" w:rsidP="00FB4B04">
      <w:pPr>
        <w:pStyle w:val="EndNoteBibliography"/>
        <w:ind w:left="720" w:hanging="720"/>
      </w:pPr>
      <w:r w:rsidRPr="00FB4B04">
        <w:t xml:space="preserve">Welsh, L. W., Endter-Wada, J., Downard, R., and Kettenring, K. M. (2013). "Developing Adaptive Capacity to Droughts: the Rationality of Locality." </w:t>
      </w:r>
      <w:r w:rsidRPr="00FB4B04">
        <w:rPr>
          <w:i/>
        </w:rPr>
        <w:t>Ecology and Society</w:t>
      </w:r>
      <w:r w:rsidRPr="00FB4B04">
        <w:t xml:space="preserve">, 18(2). </w:t>
      </w:r>
      <w:hyperlink r:id="rId20" w:history="1">
        <w:r w:rsidRPr="00FB4B04">
          <w:rPr>
            <w:rStyle w:val="Hyperlink"/>
          </w:rPr>
          <w:t>http://www.ecologyandsociety.org/vol18/iss2/art7/</w:t>
        </w:r>
      </w:hyperlink>
      <w:r w:rsidRPr="00FB4B04">
        <w:t>.</w:t>
      </w:r>
    </w:p>
    <w:p w14:paraId="2C93050D" w14:textId="77777777" w:rsidR="00FB4B04" w:rsidRDefault="00FB4B04" w:rsidP="00FB4B04">
      <w:pPr>
        <w:spacing w:after="0"/>
      </w:pPr>
      <w:r>
        <w:fldChar w:fldCharType="end"/>
      </w:r>
    </w:p>
    <w:sectPr w:rsidR="00FB4B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Rosenberg" w:date="2020-10-04T17:38:00Z" w:initials="DR">
    <w:p w14:paraId="5E388F6D" w14:textId="77777777" w:rsidR="0029110D" w:rsidRDefault="0029110D">
      <w:pPr>
        <w:pStyle w:val="CommentText"/>
      </w:pPr>
      <w:r>
        <w:rPr>
          <w:rStyle w:val="CommentReference"/>
        </w:rPr>
        <w:annotationRef/>
      </w:r>
      <w:r>
        <w:t>Greg,</w:t>
      </w:r>
    </w:p>
    <w:p w14:paraId="3AE32702" w14:textId="77777777" w:rsidR="0029110D" w:rsidRDefault="0029110D">
      <w:pPr>
        <w:pStyle w:val="CommentText"/>
      </w:pPr>
    </w:p>
    <w:p w14:paraId="375C4C79" w14:textId="77777777" w:rsidR="0029110D" w:rsidRDefault="0029110D">
      <w:pPr>
        <w:pStyle w:val="CommentText"/>
      </w:pPr>
      <w:r>
        <w:t>All the sources seem relevant. There is a lot to draw from these sources. The abstract summarizes the scope of work. I am still unclear about the gap in prior work that the project will fill. Is it improving the representation of habitat connectivity? Or human water demands? Or both?</w:t>
      </w:r>
    </w:p>
    <w:p w14:paraId="6AEE8224" w14:textId="77777777" w:rsidR="0029110D" w:rsidRDefault="0029110D">
      <w:pPr>
        <w:pStyle w:val="CommentText"/>
      </w:pPr>
    </w:p>
    <w:p w14:paraId="5B038428" w14:textId="77777777" w:rsidR="0029110D" w:rsidRDefault="0029110D">
      <w:pPr>
        <w:pStyle w:val="CommentText"/>
      </w:pPr>
      <w:r>
        <w:t xml:space="preserve">Also, how do you plan to identify barriers in the basin? What will be the size or other criteria to include/exclude </w:t>
      </w:r>
      <w:proofErr w:type="gramStart"/>
      <w:r>
        <w:t>a  barrier</w:t>
      </w:r>
      <w:proofErr w:type="gramEnd"/>
      <w:r>
        <w:t xml:space="preserve"> ?</w:t>
      </w:r>
    </w:p>
    <w:p w14:paraId="30F1CDB8" w14:textId="77777777" w:rsidR="0029110D" w:rsidRDefault="0029110D">
      <w:pPr>
        <w:pStyle w:val="CommentText"/>
      </w:pPr>
    </w:p>
    <w:p w14:paraId="476DE7DB" w14:textId="77777777" w:rsidR="0029110D" w:rsidRDefault="0029110D">
      <w:pPr>
        <w:pStyle w:val="CommentText"/>
      </w:pPr>
      <w:r>
        <w:t>Are you familiar with Bear Lake, Mud Lake, and the canals that divert Bear River water into Bear Lake and the pumps that take water out of Bear Lake</w:t>
      </w:r>
      <w:r w:rsidR="00FB4B04">
        <w:t xml:space="preserve"> and put it back into a canal to return to the river. This configuration is slightly different than a dendritic network. Maybe this configuration will be important, maybe it can be ignored.</w:t>
      </w:r>
    </w:p>
    <w:p w14:paraId="5E64987E" w14:textId="77777777" w:rsidR="00FB4B04" w:rsidRDefault="00FB4B04">
      <w:pPr>
        <w:pStyle w:val="CommentText"/>
      </w:pPr>
    </w:p>
    <w:p w14:paraId="543B151B" w14:textId="77777777" w:rsidR="00FB4B04" w:rsidRDefault="00FB4B04">
      <w:pPr>
        <w:pStyle w:val="CommentText"/>
      </w:pPr>
      <w:proofErr w:type="gramStart"/>
      <w:r>
        <w:t>Similarly</w:t>
      </w:r>
      <w:proofErr w:type="gramEnd"/>
      <w:r>
        <w:t xml:space="preserve"> at the mouth of the Bear River, the Bear River Migratory Bird Refuge is a system of dikes, gates, and canals that form numerous barriers before Bear River can flow to the Great Salt Lake. See article below by Omar </w:t>
      </w:r>
      <w:proofErr w:type="spellStart"/>
      <w:r>
        <w:t>Alminagorta</w:t>
      </w:r>
      <w:proofErr w:type="spellEnd"/>
      <w:r>
        <w:t xml:space="preserve"> (2016) for more info on the Refuge.</w:t>
      </w:r>
      <w:bookmarkStart w:id="1" w:name="_GoBack"/>
      <w:bookmarkEnd w:id="1"/>
    </w:p>
    <w:p w14:paraId="79A585E5" w14:textId="77777777" w:rsidR="00FB4B04" w:rsidRDefault="00FB4B04">
      <w:pPr>
        <w:pStyle w:val="CommentText"/>
      </w:pPr>
    </w:p>
    <w:p w14:paraId="5E0EA145" w14:textId="77777777" w:rsidR="00FB4B04" w:rsidRDefault="00FB4B04">
      <w:pPr>
        <w:pStyle w:val="CommentText"/>
      </w:pPr>
      <w:r>
        <w:t>Below, I added more references I have on the Bear River that may be of help to you.</w:t>
      </w:r>
    </w:p>
    <w:p w14:paraId="724DB04D" w14:textId="77777777" w:rsidR="00FB4B04" w:rsidRDefault="00FB4B04">
      <w:pPr>
        <w:pStyle w:val="CommentText"/>
      </w:pPr>
    </w:p>
    <w:p w14:paraId="29716AD1" w14:textId="77777777" w:rsidR="00FB4B04" w:rsidRDefault="00FB4B04">
      <w:pPr>
        <w:pStyle w:val="CommentText"/>
      </w:pPr>
      <w:r>
        <w:t>You have a lot to work with here and I look forward to see how you start formulating the model.</w:t>
      </w:r>
    </w:p>
    <w:p w14:paraId="7F1B9CAD" w14:textId="77777777" w:rsidR="00FB4B04" w:rsidRDefault="00FB4B04">
      <w:pPr>
        <w:pStyle w:val="CommentText"/>
      </w:pPr>
    </w:p>
    <w:p w14:paraId="6156A75C" w14:textId="77777777" w:rsidR="00FB4B04" w:rsidRDefault="00FB4B04">
      <w:pPr>
        <w:pStyle w:val="CommentText"/>
      </w:pPr>
      <w:r>
        <w:t>David</w:t>
      </w:r>
    </w:p>
  </w:comment>
  <w:comment w:id="2" w:author="David Rosenberg" w:date="2020-10-04T17:39:00Z" w:initials="DR">
    <w:p w14:paraId="545F60D8" w14:textId="77777777" w:rsidR="0029110D" w:rsidRDefault="0029110D">
      <w:pPr>
        <w:pStyle w:val="CommentText"/>
      </w:pPr>
      <w:r>
        <w:rPr>
          <w:rStyle w:val="CommentReference"/>
        </w:rPr>
        <w:annotationRef/>
      </w:r>
      <w:r>
        <w:t>Does this mean bi-objective optimization model?</w:t>
      </w:r>
    </w:p>
  </w:comment>
  <w:comment w:id="3" w:author="David Rosenberg" w:date="2020-10-04T17:41:00Z" w:initials="DR">
    <w:p w14:paraId="6A1311F0" w14:textId="77777777" w:rsidR="0029110D" w:rsidRDefault="0029110D">
      <w:pPr>
        <w:pStyle w:val="CommentText"/>
      </w:pPr>
      <w:r>
        <w:rPr>
          <w:rStyle w:val="CommentReference"/>
        </w:rPr>
        <w:annotationRef/>
      </w:r>
      <w:r>
        <w:t>Which species? What is known about what these species need habitat w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56A75C" w15:done="0"/>
  <w15:commentEx w15:paraId="545F60D8" w15:done="0"/>
  <w15:commentEx w15:paraId="6A1311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56A75C" w16cid:durableId="23248716"/>
  <w16cid:commentId w16cid:paraId="545F60D8" w16cid:durableId="23248749"/>
  <w16cid:commentId w16cid:paraId="6A1311F0" w16cid:durableId="232487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Rosenberg">
    <w15:presenceInfo w15:providerId="None" w15:userId="David Rosen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46&lt;/item&gt;&lt;item&gt;47&lt;/item&gt;&lt;item&gt;48&lt;/item&gt;&lt;item&gt;49&lt;/item&gt;&lt;item&gt;50&lt;/item&gt;&lt;item&gt;51&lt;/item&gt;&lt;item&gt;53&lt;/item&gt;&lt;item&gt;1364&lt;/item&gt;&lt;item&gt;1481&lt;/item&gt;&lt;item&gt;1511&lt;/item&gt;&lt;item&gt;1569&lt;/item&gt;&lt;item&gt;2265&lt;/item&gt;&lt;item&gt;2479&lt;/item&gt;&lt;/record-ids&gt;&lt;/item&gt;&lt;/Libraries&gt;"/>
  </w:docVars>
  <w:rsids>
    <w:rsidRoot w:val="00EF75C7"/>
    <w:rsid w:val="00062598"/>
    <w:rsid w:val="000F7238"/>
    <w:rsid w:val="00143381"/>
    <w:rsid w:val="001C1FAD"/>
    <w:rsid w:val="0029110D"/>
    <w:rsid w:val="0033416F"/>
    <w:rsid w:val="0034141E"/>
    <w:rsid w:val="003B1BB6"/>
    <w:rsid w:val="004C78C0"/>
    <w:rsid w:val="004D05FB"/>
    <w:rsid w:val="005D345A"/>
    <w:rsid w:val="005E42FA"/>
    <w:rsid w:val="0090090E"/>
    <w:rsid w:val="009860EB"/>
    <w:rsid w:val="009A090B"/>
    <w:rsid w:val="00AD70F8"/>
    <w:rsid w:val="00B36507"/>
    <w:rsid w:val="00B565F1"/>
    <w:rsid w:val="00CB4903"/>
    <w:rsid w:val="00E5046B"/>
    <w:rsid w:val="00ED03CD"/>
    <w:rsid w:val="00EF75C7"/>
    <w:rsid w:val="00FB4B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B6DD4"/>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CommentReference">
    <w:name w:val="annotation reference"/>
    <w:basedOn w:val="DefaultParagraphFont"/>
    <w:uiPriority w:val="99"/>
    <w:semiHidden/>
    <w:unhideWhenUsed/>
    <w:rsid w:val="0029110D"/>
    <w:rPr>
      <w:sz w:val="16"/>
      <w:szCs w:val="16"/>
    </w:rPr>
  </w:style>
  <w:style w:type="paragraph" w:styleId="CommentText">
    <w:name w:val="annotation text"/>
    <w:basedOn w:val="Normal"/>
    <w:link w:val="CommentTextChar"/>
    <w:uiPriority w:val="99"/>
    <w:semiHidden/>
    <w:unhideWhenUsed/>
    <w:rsid w:val="0029110D"/>
    <w:pPr>
      <w:spacing w:line="240" w:lineRule="auto"/>
    </w:pPr>
    <w:rPr>
      <w:sz w:val="20"/>
      <w:szCs w:val="20"/>
    </w:rPr>
  </w:style>
  <w:style w:type="character" w:customStyle="1" w:styleId="CommentTextChar">
    <w:name w:val="Comment Text Char"/>
    <w:basedOn w:val="DefaultParagraphFont"/>
    <w:link w:val="CommentText"/>
    <w:uiPriority w:val="99"/>
    <w:semiHidden/>
    <w:rsid w:val="0029110D"/>
    <w:rPr>
      <w:sz w:val="20"/>
      <w:szCs w:val="20"/>
    </w:rPr>
  </w:style>
  <w:style w:type="paragraph" w:styleId="CommentSubject">
    <w:name w:val="annotation subject"/>
    <w:basedOn w:val="CommentText"/>
    <w:next w:val="CommentText"/>
    <w:link w:val="CommentSubjectChar"/>
    <w:uiPriority w:val="99"/>
    <w:semiHidden/>
    <w:unhideWhenUsed/>
    <w:rsid w:val="0029110D"/>
    <w:rPr>
      <w:b/>
      <w:bCs/>
    </w:rPr>
  </w:style>
  <w:style w:type="character" w:customStyle="1" w:styleId="CommentSubjectChar">
    <w:name w:val="Comment Subject Char"/>
    <w:basedOn w:val="CommentTextChar"/>
    <w:link w:val="CommentSubject"/>
    <w:uiPriority w:val="99"/>
    <w:semiHidden/>
    <w:rsid w:val="0029110D"/>
    <w:rPr>
      <w:b/>
      <w:bCs/>
      <w:sz w:val="20"/>
      <w:szCs w:val="20"/>
    </w:rPr>
  </w:style>
  <w:style w:type="paragraph" w:styleId="BalloonText">
    <w:name w:val="Balloon Text"/>
    <w:basedOn w:val="Normal"/>
    <w:link w:val="BalloonTextChar"/>
    <w:uiPriority w:val="99"/>
    <w:semiHidden/>
    <w:unhideWhenUsed/>
    <w:rsid w:val="00291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110D"/>
    <w:rPr>
      <w:rFonts w:ascii="Segoe UI" w:hAnsi="Segoe UI" w:cs="Segoe UI"/>
      <w:sz w:val="18"/>
      <w:szCs w:val="18"/>
    </w:rPr>
  </w:style>
  <w:style w:type="paragraph" w:customStyle="1" w:styleId="EndNoteBibliographyTitle">
    <w:name w:val="EndNote Bibliography Title"/>
    <w:basedOn w:val="Normal"/>
    <w:link w:val="EndNoteBibliographyTitleChar"/>
    <w:rsid w:val="00FB4B04"/>
    <w:pPr>
      <w:spacing w:after="0"/>
      <w:jc w:val="center"/>
    </w:pPr>
    <w:rPr>
      <w:noProof/>
    </w:rPr>
  </w:style>
  <w:style w:type="character" w:customStyle="1" w:styleId="EndNoteBibliographyTitleChar">
    <w:name w:val="EndNote Bibliography Title Char"/>
    <w:basedOn w:val="DefaultParagraphFont"/>
    <w:link w:val="EndNoteBibliographyTitle"/>
    <w:rsid w:val="00FB4B04"/>
    <w:rPr>
      <w:noProof/>
    </w:rPr>
  </w:style>
  <w:style w:type="paragraph" w:customStyle="1" w:styleId="EndNoteBibliography">
    <w:name w:val="EndNote Bibliography"/>
    <w:basedOn w:val="Normal"/>
    <w:link w:val="EndNoteBibliographyChar"/>
    <w:rsid w:val="00FB4B04"/>
    <w:pPr>
      <w:spacing w:line="240" w:lineRule="auto"/>
    </w:pPr>
    <w:rPr>
      <w:noProof/>
    </w:rPr>
  </w:style>
  <w:style w:type="character" w:customStyle="1" w:styleId="EndNoteBibliographyChar">
    <w:name w:val="EndNote Bibliography Char"/>
    <w:basedOn w:val="DefaultParagraphFont"/>
    <w:link w:val="EndNoteBibliography"/>
    <w:rsid w:val="00FB4B04"/>
    <w:rPr>
      <w:noProof/>
    </w:rPr>
  </w:style>
  <w:style w:type="character" w:styleId="Hyperlink">
    <w:name w:val="Hyperlink"/>
    <w:basedOn w:val="DefaultParagraphFont"/>
    <w:uiPriority w:val="99"/>
    <w:unhideWhenUsed/>
    <w:rsid w:val="00FB4B04"/>
    <w:rPr>
      <w:color w:val="0563C1" w:themeColor="hyperlink"/>
      <w:u w:val="single"/>
    </w:rPr>
  </w:style>
  <w:style w:type="character" w:styleId="UnresolvedMention">
    <w:name w:val="Unresolved Mention"/>
    <w:basedOn w:val="DefaultParagraphFont"/>
    <w:uiPriority w:val="99"/>
    <w:semiHidden/>
    <w:unhideWhenUsed/>
    <w:rsid w:val="00FB4B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nvsoft.2019.02.005" TargetMode="External"/><Relationship Id="rId13" Type="http://schemas.openxmlformats.org/officeDocument/2006/relationships/hyperlink" Target="https://www.cachecounty.org/water/cache-county-water-master-plan.html" TargetMode="External"/><Relationship Id="rId18" Type="http://schemas.openxmlformats.org/officeDocument/2006/relationships/hyperlink" Target="http://dx.doi.org/10.1111/j.1745-6584.2005.00065.x"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hyperlink" Target="http://journals.ametsoc.org/doi/abs/10.1175/2009WCAS1009.1" TargetMode="External"/><Relationship Id="rId17" Type="http://schemas.openxmlformats.org/officeDocument/2006/relationships/hyperlink" Target="http://www.water.utah.gov/planning/landuse/Bear/Bear%20River%20Basin%202009.pdf" TargetMode="External"/><Relationship Id="rId2" Type="http://schemas.openxmlformats.org/officeDocument/2006/relationships/styles" Target="styles.xml"/><Relationship Id="rId16" Type="http://schemas.openxmlformats.org/officeDocument/2006/relationships/hyperlink" Target="http://www.water.utah.gov/brochures/brdev.pdf" TargetMode="External"/><Relationship Id="rId20" Type="http://schemas.openxmlformats.org/officeDocument/2006/relationships/hyperlink" Target="http://www.ecologyandsociety.org/vol18/iss2/art7/"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nmconservation.org/dl/SWCCI-BearRiver-Climate-Adaptation-Wkshp-FINAL-Report-Nov-2010.pdf" TargetMode="External"/><Relationship Id="rId5" Type="http://schemas.openxmlformats.org/officeDocument/2006/relationships/comments" Target="comments.xml"/><Relationship Id="rId15" Type="http://schemas.openxmlformats.org/officeDocument/2006/relationships/hyperlink" Target="http://www.bearriverinfo.org" TargetMode="External"/><Relationship Id="rId23" Type="http://schemas.openxmlformats.org/officeDocument/2006/relationships/theme" Target="theme/theme1.xml"/><Relationship Id="rId10" Type="http://schemas.openxmlformats.org/officeDocument/2006/relationships/hyperlink" Target="https://drive.google.com/folderview?id=0B7PA7VbaAzr8eWxJM2tFSHJWWkU&amp;usp=sharing" TargetMode="External"/><Relationship Id="rId19" Type="http://schemas.openxmlformats.org/officeDocument/2006/relationships/hyperlink" Target="http://www.cnr.usu.edu/envs/files/uploads/BRMBR_Final_Report_b.pdf" TargetMode="External"/><Relationship Id="rId4" Type="http://schemas.openxmlformats.org/officeDocument/2006/relationships/webSettings" Target="webSettings.xml"/><Relationship Id="rId9" Type="http://schemas.openxmlformats.org/officeDocument/2006/relationships/hyperlink" Target="http://dx.doi.org/10.1002/2015WR018105" TargetMode="External"/><Relationship Id="rId14" Type="http://schemas.openxmlformats.org/officeDocument/2006/relationships/hyperlink" Target="http://www.sciencedirect.com/science/article/pii/S037837741100076X"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C3469-3D9F-466B-9981-9AF7DDA66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220</Words>
  <Characters>2975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David Rosenberg</cp:lastModifiedBy>
  <cp:revision>2</cp:revision>
  <dcterms:created xsi:type="dcterms:W3CDTF">2020-10-04T23:57:00Z</dcterms:created>
  <dcterms:modified xsi:type="dcterms:W3CDTF">2020-10-04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